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9E0F5C" w14:textId="6CB745AC" w:rsidR="00804DB6" w:rsidRDefault="005D098A" w:rsidP="005D098A">
      <w:pPr>
        <w:bidi w:val="0"/>
        <w:jc w:val="center"/>
        <w:rPr>
          <w:b/>
          <w:bCs/>
          <w:sz w:val="24"/>
          <w:szCs w:val="24"/>
        </w:rPr>
      </w:pPr>
      <w:r w:rsidRPr="005D098A">
        <w:rPr>
          <w:b/>
          <w:bCs/>
          <w:sz w:val="24"/>
          <w:szCs w:val="24"/>
        </w:rPr>
        <w:t>Appendix 1. Bibliography of final studies</w:t>
      </w:r>
      <w:r>
        <w:rPr>
          <w:b/>
          <w:bCs/>
          <w:sz w:val="24"/>
          <w:szCs w:val="24"/>
        </w:rPr>
        <w:t>.</w:t>
      </w:r>
    </w:p>
    <w:p w14:paraId="5E82CC2A" w14:textId="77777777" w:rsidR="005D098A" w:rsidRDefault="005D098A" w:rsidP="005D098A">
      <w:pPr>
        <w:bidi w:val="0"/>
        <w:jc w:val="center"/>
        <w:rPr>
          <w:b/>
          <w:bCs/>
          <w:sz w:val="24"/>
          <w:szCs w:val="24"/>
        </w:rPr>
      </w:pPr>
    </w:p>
    <w:tbl>
      <w:tblPr>
        <w:tblStyle w:val="PlainTable1"/>
        <w:tblpPr w:leftFromText="180" w:rightFromText="180" w:vertAnchor="text" w:tblpXSpec="center" w:tblpY="1156"/>
        <w:tblOverlap w:val="never"/>
        <w:tblW w:w="16835" w:type="dxa"/>
        <w:tblLayout w:type="fixed"/>
        <w:tblLook w:val="04A0" w:firstRow="1" w:lastRow="0" w:firstColumn="1" w:lastColumn="0" w:noHBand="0" w:noVBand="1"/>
      </w:tblPr>
      <w:tblGrid>
        <w:gridCol w:w="613"/>
        <w:gridCol w:w="764"/>
        <w:gridCol w:w="2826"/>
        <w:gridCol w:w="1976"/>
        <w:gridCol w:w="2293"/>
        <w:gridCol w:w="3543"/>
        <w:gridCol w:w="2127"/>
        <w:gridCol w:w="2693"/>
      </w:tblGrid>
      <w:tr w:rsidR="00AE53C4" w:rsidRPr="00883DDE" w14:paraId="3D50ED1E" w14:textId="77777777" w:rsidTr="00AE53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  <w:hideMark/>
          </w:tcPr>
          <w:p w14:paraId="5313E310" w14:textId="77777777" w:rsidR="00AE53C4" w:rsidRPr="00883DDE" w:rsidRDefault="00AE53C4" w:rsidP="00B14C62">
            <w:pPr>
              <w:bidi w:val="0"/>
              <w:jc w:val="center"/>
              <w:rPr>
                <w:rFonts w:ascii="Arial" w:eastAsia="Times New Roman" w:hAnsi="Arial" w:cs="Arial"/>
                <w:kern w:val="0"/>
                <w14:ligatures w14:val="none"/>
              </w:rPr>
            </w:pPr>
            <w:r w:rsidRPr="00883DDE">
              <w:rPr>
                <w:rFonts w:ascii="Arial" w:eastAsia="Times New Roman" w:hAnsi="Arial" w:cs="Arial"/>
                <w:kern w:val="0"/>
                <w14:ligatures w14:val="none"/>
              </w:rPr>
              <w:t>No.</w:t>
            </w:r>
          </w:p>
        </w:tc>
        <w:tc>
          <w:tcPr>
            <w:tcW w:w="764" w:type="dxa"/>
            <w:noWrap/>
            <w:hideMark/>
          </w:tcPr>
          <w:p w14:paraId="3CFAC5F0" w14:textId="77777777" w:rsidR="00AE53C4" w:rsidRPr="00883DDE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Y</w:t>
            </w:r>
            <w:r w:rsidRPr="00883DDE">
              <w:rPr>
                <w:rFonts w:ascii="Arial" w:eastAsia="Times New Roman" w:hAnsi="Arial" w:cs="Arial"/>
                <w:kern w:val="0"/>
                <w14:ligatures w14:val="none"/>
              </w:rPr>
              <w:t>ear</w:t>
            </w:r>
          </w:p>
        </w:tc>
        <w:tc>
          <w:tcPr>
            <w:tcW w:w="2826" w:type="dxa"/>
            <w:noWrap/>
            <w:hideMark/>
          </w:tcPr>
          <w:p w14:paraId="7B885BF4" w14:textId="77777777" w:rsidR="00AE53C4" w:rsidRPr="00883DDE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J</w:t>
            </w:r>
            <w:r w:rsidRPr="00883DDE">
              <w:rPr>
                <w:rFonts w:ascii="Arial" w:eastAsia="Times New Roman" w:hAnsi="Arial" w:cs="Arial"/>
                <w:kern w:val="0"/>
                <w14:ligatures w14:val="none"/>
              </w:rPr>
              <w:t>ournal</w:t>
            </w:r>
          </w:p>
        </w:tc>
        <w:tc>
          <w:tcPr>
            <w:tcW w:w="1976" w:type="dxa"/>
            <w:noWrap/>
            <w:hideMark/>
          </w:tcPr>
          <w:p w14:paraId="393CA2B1" w14:textId="77777777" w:rsidR="00AE53C4" w:rsidRPr="00883DDE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I</w:t>
            </w:r>
            <w:r w:rsidRPr="00883DDE">
              <w:rPr>
                <w:rFonts w:ascii="Arial" w:eastAsia="Times New Roman" w:hAnsi="Arial" w:cs="Arial"/>
                <w:kern w:val="0"/>
                <w14:ligatures w14:val="none"/>
              </w:rPr>
              <w:t>ndexed databases</w:t>
            </w:r>
          </w:p>
        </w:tc>
        <w:tc>
          <w:tcPr>
            <w:tcW w:w="2293" w:type="dxa"/>
            <w:noWrap/>
            <w:hideMark/>
          </w:tcPr>
          <w:p w14:paraId="663A2E4D" w14:textId="77777777" w:rsidR="00AE53C4" w:rsidRPr="00883DDE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S</w:t>
            </w:r>
            <w:r w:rsidRPr="00883DDE">
              <w:rPr>
                <w:rFonts w:ascii="Arial" w:eastAsia="Times New Roman" w:hAnsi="Arial" w:cs="Arial"/>
                <w:kern w:val="0"/>
                <w14:ligatures w14:val="none"/>
              </w:rPr>
              <w:t>tudy type</w:t>
            </w:r>
          </w:p>
        </w:tc>
        <w:tc>
          <w:tcPr>
            <w:tcW w:w="3543" w:type="dxa"/>
            <w:noWrap/>
            <w:hideMark/>
          </w:tcPr>
          <w:p w14:paraId="610F1D2F" w14:textId="77777777" w:rsidR="00AE53C4" w:rsidRPr="00883DDE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Targeted Disorder</w:t>
            </w:r>
          </w:p>
        </w:tc>
        <w:tc>
          <w:tcPr>
            <w:tcW w:w="2127" w:type="dxa"/>
          </w:tcPr>
          <w:p w14:paraId="1BDF6C6B" w14:textId="77777777" w:rsidR="00AE53C4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N</w:t>
            </w:r>
            <w:r w:rsidRPr="00883DDE">
              <w:rPr>
                <w:rFonts w:ascii="Arial" w:eastAsia="Times New Roman" w:hAnsi="Arial" w:cs="Arial"/>
                <w:kern w:val="0"/>
                <w14:ligatures w14:val="none"/>
              </w:rPr>
              <w:t>umber of final articles</w:t>
            </w:r>
          </w:p>
        </w:tc>
        <w:tc>
          <w:tcPr>
            <w:tcW w:w="2693" w:type="dxa"/>
          </w:tcPr>
          <w:p w14:paraId="227D55CA" w14:textId="77777777" w:rsidR="00AE53C4" w:rsidRPr="00883DDE" w:rsidRDefault="00AE53C4" w:rsidP="00B14C62">
            <w:pPr>
              <w:bidi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kern w:val="0"/>
                <w14:ligatures w14:val="none"/>
              </w:rPr>
              <w:t>Reference</w:t>
            </w:r>
          </w:p>
        </w:tc>
      </w:tr>
      <w:tr w:rsidR="00AE53C4" w:rsidRPr="00883DDE" w14:paraId="3AC4D4A6" w14:textId="77777777" w:rsidTr="00AE53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64A55D5B" w14:textId="77777777" w:rsidR="00AE53C4" w:rsidRPr="0043775C" w:rsidRDefault="00AE53C4" w:rsidP="009A7758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1</w:t>
            </w:r>
          </w:p>
        </w:tc>
        <w:tc>
          <w:tcPr>
            <w:tcW w:w="764" w:type="dxa"/>
            <w:noWrap/>
          </w:tcPr>
          <w:p w14:paraId="36FB5482" w14:textId="1B488088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2020</w:t>
            </w:r>
          </w:p>
        </w:tc>
        <w:tc>
          <w:tcPr>
            <w:tcW w:w="2826" w:type="dxa"/>
            <w:noWrap/>
          </w:tcPr>
          <w:p w14:paraId="62E5E102" w14:textId="527A898E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international journal of environmental research and public health</w:t>
            </w:r>
          </w:p>
        </w:tc>
        <w:tc>
          <w:tcPr>
            <w:tcW w:w="1976" w:type="dxa"/>
            <w:noWrap/>
          </w:tcPr>
          <w:p w14:paraId="27F5E524" w14:textId="3DEAC1BE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1F6460A2" w14:textId="4A1499B8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68DBF66C" w14:textId="5A513DC0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 xml:space="preserve">Mental health disorders </w:t>
            </w:r>
          </w:p>
        </w:tc>
        <w:tc>
          <w:tcPr>
            <w:tcW w:w="2127" w:type="dxa"/>
          </w:tcPr>
          <w:p w14:paraId="598989B0" w14:textId="197D28C4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10</w:t>
            </w:r>
          </w:p>
        </w:tc>
        <w:tc>
          <w:tcPr>
            <w:tcW w:w="2693" w:type="dxa"/>
          </w:tcPr>
          <w:p w14:paraId="5D0F9B47" w14:textId="77777777" w:rsidR="00AE53C4" w:rsidRPr="0043775C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begin">
                <w:fldData xml:space="preserve">PEVuZE5vdGU+PENpdGU+PEF1dGhvcj5Bc2hmYXE8L0F1dGhvcj48WWVhcj4yMDIwPC9ZZWFyPjxS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==
</w:fldData>
              </w:fldChar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instrText xml:space="preserve"> ADDIN EN.CITE </w:instrText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begin">
                <w:fldData xml:space="preserve">PEVuZE5vdGU+PENpdGU+PEF1dGhvcj5Bc2hmYXE8L0F1dGhvcj48WWVhcj4yMDIwPC9ZZWFyPjxS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==
</w:fldData>
              </w:fldChar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instrText xml:space="preserve"> ADDIN EN.CITE.DATA </w:instrText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end"/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separate"/>
            </w:r>
            <w:r w:rsidRPr="0043775C">
              <w:rPr>
                <w:rFonts w:ascii="Arial" w:eastAsia="Times New Roman" w:hAnsi="Arial" w:cs="Arial"/>
                <w:noProof/>
                <w:color w:val="000000"/>
                <w:kern w:val="0"/>
                <w:highlight w:val="yellow"/>
                <w14:ligatures w14:val="none"/>
              </w:rPr>
              <w:t>(Ashfaq et al. 2020)</w:t>
            </w:r>
            <w:r w:rsidRPr="0043775C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end"/>
            </w:r>
          </w:p>
        </w:tc>
      </w:tr>
      <w:tr w:rsidR="00AE53C4" w:rsidRPr="00883DDE" w14:paraId="763F32F0" w14:textId="77777777" w:rsidTr="00AE53C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2C1EC6B0" w14:textId="77777777" w:rsidR="00AE53C4" w:rsidRPr="00883DDE" w:rsidRDefault="00AE53C4" w:rsidP="009A7758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764" w:type="dxa"/>
            <w:noWrap/>
          </w:tcPr>
          <w:p w14:paraId="33B9145F" w14:textId="77777777" w:rsidR="00AE53C4" w:rsidRPr="00883DDE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16</w:t>
            </w:r>
          </w:p>
        </w:tc>
        <w:tc>
          <w:tcPr>
            <w:tcW w:w="2826" w:type="dxa"/>
            <w:noWrap/>
          </w:tcPr>
          <w:p w14:paraId="5E4F5075" w14:textId="77777777" w:rsidR="00AE53C4" w:rsidRPr="00883DDE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Journal of Medical Internet Research (JMIR)</w:t>
            </w:r>
          </w:p>
        </w:tc>
        <w:tc>
          <w:tcPr>
            <w:tcW w:w="1976" w:type="dxa"/>
            <w:noWrap/>
          </w:tcPr>
          <w:p w14:paraId="23CE9171" w14:textId="77777777" w:rsidR="00AE53C4" w:rsidRPr="00883DDE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46AE55F8" w14:textId="77777777" w:rsidR="00AE53C4" w:rsidRPr="00883DDE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2924F498" w14:textId="77777777" w:rsidR="00AE53C4" w:rsidRPr="00883DDE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sychiatric conditions and substance abuse disorders</w:t>
            </w:r>
          </w:p>
        </w:tc>
        <w:tc>
          <w:tcPr>
            <w:tcW w:w="2127" w:type="dxa"/>
          </w:tcPr>
          <w:p w14:paraId="09C83B78" w14:textId="77777777" w:rsidR="00AE53C4" w:rsidRPr="0011564A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6</w:t>
            </w:r>
          </w:p>
        </w:tc>
        <w:tc>
          <w:tcPr>
            <w:tcW w:w="2693" w:type="dxa"/>
          </w:tcPr>
          <w:p w14:paraId="0D0AE6A6" w14:textId="77777777" w:rsidR="00AE53C4" w:rsidRPr="00883DDE" w:rsidRDefault="00AE53C4" w:rsidP="009A7758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Berrouiguet&lt;/Author&gt;&lt;Year&gt;2016&lt;/Year&gt;&lt;RecNum&gt;677&lt;/RecNum&gt;&lt;DisplayText&gt;(Berrouiguet et al. 2016)&lt;/DisplayText&gt;&lt;record&gt;&lt;rec-number&gt;677&lt;/rec-number&gt;&lt;foreign-keys&gt;&lt;key app="EN" db-id="0safwatawafv9nexxzzpevsawvz905rps9pv" timestamp="1709095637"&gt;677&lt;/key&gt;&lt;/foreign-keys&gt;&lt;ref-type name="Journal Article"&gt;17&lt;/ref-type&gt;&lt;contributors&gt;&lt;authors&gt;&lt;author&gt;Berrouiguet, S.&lt;/author&gt;&lt;author&gt;Baca-García, E.&lt;/author&gt;&lt;author&gt;Brandt, S.&lt;/author&gt;&lt;author&gt;Walter, M.&lt;/author&gt;&lt;author&gt;Courtet, P.&lt;/author&gt;&lt;/authors&gt;&lt;/contributors&gt;&lt;auth-address&gt;Brest Medical University Hospital at Bohars, Adult Psychiatry, Brest, France. sofian.berrouiguet@gmail.com.&lt;/auth-address&gt;&lt;titles&gt;&lt;title&gt;Fundamentals for Future Mobile-Health (mHealth): A Systematic Review of Mobile Phone and Web-Based Text Messaging in Mental Health&lt;/title&gt;&lt;secondary-title&gt;J Med Internet Res&lt;/secondary-title&gt;&lt;/titles&gt;&lt;periodical&gt;&lt;full-title&gt;J Med Internet Res&lt;/full-title&gt;&lt;/periodical&gt;&lt;pages&gt;e135&lt;/pages&gt;&lt;volume&gt;18&lt;/volume&gt;&lt;number&gt;6&lt;/number&gt;&lt;edition&gt;20160610&lt;/edition&gt;&lt;keywords&gt;&lt;keyword&gt;Cell Phone/*statistics &amp;amp; numerical data&lt;/keyword&gt;&lt;keyword&gt;Humans&lt;/keyword&gt;&lt;keyword&gt;Internet/*statistics &amp;amp; numerical data&lt;/keyword&gt;&lt;keyword&gt;Medical Informatics/*methods&lt;/keyword&gt;&lt;keyword&gt;Mental Disorders/*therapy&lt;/keyword&gt;&lt;keyword&gt;*Mental Health&lt;/keyword&gt;&lt;keyword&gt;Telemedicine/*statistics &amp;amp; numerical data&lt;/keyword&gt;&lt;keyword&gt;Text Messaging/*statistics &amp;amp; numerical data&lt;/keyword&gt;&lt;keyword&gt;Internet&lt;/keyword&gt;&lt;keyword&gt;cell phones&lt;/keyword&gt;&lt;keyword&gt;medical informatics&lt;/keyword&gt;&lt;keyword&gt;mental health&lt;/keyword&gt;&lt;keyword&gt;text messaging&lt;/keyword&gt;&lt;/keywords&gt;&lt;dates&gt;&lt;year&gt;2016&lt;/year&gt;&lt;pub-dates&gt;&lt;date&gt;Jun 10&lt;/date&gt;&lt;/pub-dates&gt;&lt;/dates&gt;&lt;isbn&gt;1439-4456 (Print)&amp;#xD;1438-8871&lt;/isbn&gt;&lt;accession-num&gt;27287668&lt;/accession-num&gt;&lt;urls&gt;&lt;/urls&gt;&lt;custom1&gt;Conflicts of Interest: None declared.&lt;/custom1&gt;&lt;custom2&gt;PMC4920962&lt;/custom2&gt;&lt;electronic-resource-num&gt;10.2196/jmir.50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Berrouiguet et al. 2016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44B42EFF" w14:textId="77777777" w:rsidTr="00AE53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719209B6" w14:textId="77777777" w:rsidR="00AE53C4" w:rsidRPr="00883DDE" w:rsidRDefault="00AE53C4" w:rsidP="009A7758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</w:t>
            </w:r>
          </w:p>
        </w:tc>
        <w:tc>
          <w:tcPr>
            <w:tcW w:w="764" w:type="dxa"/>
            <w:noWrap/>
          </w:tcPr>
          <w:p w14:paraId="0A8B73F2" w14:textId="77777777" w:rsidR="00AE53C4" w:rsidRPr="00883DDE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21</w:t>
            </w:r>
          </w:p>
        </w:tc>
        <w:tc>
          <w:tcPr>
            <w:tcW w:w="2826" w:type="dxa"/>
            <w:noWrap/>
          </w:tcPr>
          <w:p w14:paraId="22EBC2E3" w14:textId="77777777" w:rsidR="00AE53C4" w:rsidRPr="00883DDE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Journal of Medical Internet Research (JMIR)</w:t>
            </w:r>
          </w:p>
        </w:tc>
        <w:tc>
          <w:tcPr>
            <w:tcW w:w="1976" w:type="dxa"/>
            <w:noWrap/>
          </w:tcPr>
          <w:p w14:paraId="49A04C3D" w14:textId="77777777" w:rsidR="00AE53C4" w:rsidRPr="00883DDE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2599AED5" w14:textId="77777777" w:rsidR="00AE53C4" w:rsidRPr="00883DDE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oping review</w:t>
            </w:r>
          </w:p>
        </w:tc>
        <w:tc>
          <w:tcPr>
            <w:tcW w:w="3543" w:type="dxa"/>
            <w:noWrap/>
          </w:tcPr>
          <w:p w14:paraId="13D4DFB9" w14:textId="77777777" w:rsidR="00AE53C4" w:rsidRPr="00883DDE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elf-harm</w:t>
            </w:r>
          </w:p>
        </w:tc>
        <w:tc>
          <w:tcPr>
            <w:tcW w:w="2127" w:type="dxa"/>
          </w:tcPr>
          <w:p w14:paraId="6897747A" w14:textId="77777777" w:rsidR="00AE53C4" w:rsidRPr="0011564A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6</w:t>
            </w:r>
          </w:p>
        </w:tc>
        <w:tc>
          <w:tcPr>
            <w:tcW w:w="2693" w:type="dxa"/>
          </w:tcPr>
          <w:p w14:paraId="125AE948" w14:textId="77777777" w:rsidR="00AE53C4" w:rsidRPr="00883DDE" w:rsidRDefault="00AE53C4" w:rsidP="009A7758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Cliffe&lt;/Author&gt;&lt;Year&gt;2021&lt;/Year&gt;&lt;RecNum&gt;18&lt;/RecNum&gt;&lt;DisplayText&gt;(Cliffe et al. 2021)&lt;/DisplayText&gt;&lt;record&gt;&lt;rec-number&gt;18&lt;/rec-number&gt;&lt;foreign-keys&gt;&lt;key app="EN" db-id="0safwatawafv9nexxzzpevsawvz905rps9pv" timestamp="1709095637"&gt;18&lt;/key&gt;&lt;/foreign-keys&gt;&lt;ref-type name="Journal Article"&gt;17&lt;/ref-type&gt;&lt;contributors&gt;&lt;authors&gt;&lt;author&gt;Cliffe, B.&lt;/author&gt;&lt;author&gt;Tingley, J.&lt;/author&gt;&lt;author&gt;Greenhalgh, I.&lt;/author&gt;&lt;author&gt;Stallard, P.&lt;/author&gt;&lt;/authors&gt;&lt;/contributors&gt;&lt;auth-address&gt;Department for Health, University of Bath, Bath, United Kingdom.&amp;#xD;Child and Adolescent Mental Health Services, Oxford Health NHS Foundation Trust, Bristol, United Kingdom.&lt;/auth-address&gt;&lt;titles&gt;&lt;title&gt;mHealth Interventions for Self-Harm: Scoping Review&lt;/title&gt;&lt;secondary-title&gt;J Med Internet Res&lt;/secondary-title&gt;&lt;/titles&gt;&lt;periodical&gt;&lt;full-title&gt;J Med Internet Res&lt;/full-title&gt;&lt;/periodical&gt;&lt;pages&gt;e25140&lt;/pages&gt;&lt;volume&gt;23&lt;/volume&gt;&lt;number&gt;4&lt;/number&gt;&lt;edition&gt;20210430&lt;/edition&gt;&lt;keywords&gt;&lt;keyword&gt;Humans&lt;/keyword&gt;&lt;keyword&gt;Mental Health&lt;/keyword&gt;&lt;keyword&gt;Research Design&lt;/keyword&gt;&lt;keyword&gt;*Self-Injurious Behavior/therapy&lt;/keyword&gt;&lt;keyword&gt;*Telemedicine&lt;/keyword&gt;&lt;keyword&gt;*Text Messaging&lt;/keyword&gt;&lt;keyword&gt;Nssi&lt;/keyword&gt;&lt;keyword&gt;digital interventions&lt;/keyword&gt;&lt;keyword&gt;mHealth&lt;/keyword&gt;&lt;keyword&gt;mobile phone&lt;/keyword&gt;&lt;keyword&gt;self-harm&lt;/keyword&gt;&lt;keyword&gt;self-injury&lt;/keyword&gt;&lt;/keywords&gt;&lt;dates&gt;&lt;year&gt;2021&lt;/year&gt;&lt;pub-dates&gt;&lt;date&gt;Apr 30&lt;/date&gt;&lt;/pub-dates&gt;&lt;/dates&gt;&lt;isbn&gt;1439-4456 (Print)&amp;#xD;1438-8871&lt;/isbn&gt;&lt;accession-num&gt;33929329&lt;/accession-num&gt;&lt;urls&gt;&lt;/urls&gt;&lt;custom1&gt;Conflicts of Interest: None declared.&lt;/custom1&gt;&lt;custom2&gt;PMC8122298&lt;/custom2&gt;&lt;electronic-resource-num&gt;10.2196/2514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Cliffe et al. 2021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29ADA35F" w14:textId="77777777" w:rsidTr="00AE53C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4F7BBD2F" w14:textId="77777777" w:rsidR="00AE53C4" w:rsidRPr="00C4352F" w:rsidRDefault="00AE53C4" w:rsidP="000568BC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4</w:t>
            </w:r>
          </w:p>
        </w:tc>
        <w:tc>
          <w:tcPr>
            <w:tcW w:w="764" w:type="dxa"/>
            <w:noWrap/>
          </w:tcPr>
          <w:p w14:paraId="59159807" w14:textId="48D85A12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2020</w:t>
            </w:r>
          </w:p>
        </w:tc>
        <w:tc>
          <w:tcPr>
            <w:tcW w:w="2826" w:type="dxa"/>
            <w:noWrap/>
          </w:tcPr>
          <w:p w14:paraId="2C762A39" w14:textId="64B11FFD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international journal of environmental research and public health</w:t>
            </w:r>
          </w:p>
        </w:tc>
        <w:tc>
          <w:tcPr>
            <w:tcW w:w="1976" w:type="dxa"/>
            <w:noWrap/>
          </w:tcPr>
          <w:p w14:paraId="4C3E92D7" w14:textId="37424A52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17941C8C" w14:textId="424E31F9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Scoping review</w:t>
            </w:r>
          </w:p>
        </w:tc>
        <w:tc>
          <w:tcPr>
            <w:tcW w:w="3543" w:type="dxa"/>
            <w:noWrap/>
          </w:tcPr>
          <w:p w14:paraId="2817E38E" w14:textId="4A3F5D79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 xml:space="preserve">Perinatal depression </w:t>
            </w:r>
          </w:p>
        </w:tc>
        <w:tc>
          <w:tcPr>
            <w:tcW w:w="2127" w:type="dxa"/>
          </w:tcPr>
          <w:p w14:paraId="37817702" w14:textId="5D062A74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t>12</w:t>
            </w:r>
          </w:p>
        </w:tc>
        <w:tc>
          <w:tcPr>
            <w:tcW w:w="2693" w:type="dxa"/>
          </w:tcPr>
          <w:p w14:paraId="53C43838" w14:textId="77777777" w:rsidR="00AE53C4" w:rsidRPr="00C4352F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pP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begin">
                <w:fldData xml:space="preserve">PEVuZE5vdGU+PENpdGU+PEF1dGhvcj5Eb3Nhbmk8L0F1dGhvcj48WWVhcj4yMDIwPC9ZZWFyPjxS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</w:fldData>
              </w:fldChar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instrText xml:space="preserve"> ADDIN EN.CITE </w:instrText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begin">
                <w:fldData xml:space="preserve">PEVuZE5vdGU+PENpdGU+PEF1dGhvcj5Eb3Nhbmk8L0F1dGhvcj48WWVhcj4yMDIwPC9ZZWFyPjxS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</w:fldData>
              </w:fldChar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instrText xml:space="preserve"> ADDIN EN.CITE.DATA </w:instrText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end"/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separate"/>
            </w:r>
            <w:r w:rsidRPr="00C4352F">
              <w:rPr>
                <w:rFonts w:ascii="Arial" w:eastAsia="Times New Roman" w:hAnsi="Arial" w:cs="Arial"/>
                <w:noProof/>
                <w:color w:val="000000"/>
                <w:kern w:val="0"/>
                <w:highlight w:val="yellow"/>
                <w14:ligatures w14:val="none"/>
              </w:rPr>
              <w:t>(Dosani et al. 2020)</w:t>
            </w:r>
            <w:r w:rsidRPr="00C4352F">
              <w:rPr>
                <w:rFonts w:ascii="Arial" w:eastAsia="Times New Roman" w:hAnsi="Arial" w:cs="Arial"/>
                <w:color w:val="000000"/>
                <w:kern w:val="0"/>
                <w:highlight w:val="yellow"/>
                <w14:ligatures w14:val="none"/>
              </w:rPr>
              <w:fldChar w:fldCharType="end"/>
            </w:r>
          </w:p>
        </w:tc>
      </w:tr>
      <w:tr w:rsidR="00AE53C4" w:rsidRPr="00883DDE" w14:paraId="7299B231" w14:textId="77777777" w:rsidTr="00AE53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056143FD" w14:textId="77777777" w:rsidR="00AE53C4" w:rsidRDefault="00AE53C4" w:rsidP="000568BC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5</w:t>
            </w:r>
          </w:p>
        </w:tc>
        <w:tc>
          <w:tcPr>
            <w:tcW w:w="764" w:type="dxa"/>
            <w:noWrap/>
          </w:tcPr>
          <w:p w14:paraId="7F79F788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21</w:t>
            </w:r>
          </w:p>
        </w:tc>
        <w:tc>
          <w:tcPr>
            <w:tcW w:w="2826" w:type="dxa"/>
            <w:noWrap/>
          </w:tcPr>
          <w:p w14:paraId="051A0635" w14:textId="77777777" w:rsidR="00AE53C4" w:rsidRPr="0011564A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Journal of Behavioral Medicine</w:t>
            </w:r>
          </w:p>
        </w:tc>
        <w:tc>
          <w:tcPr>
            <w:tcW w:w="1976" w:type="dxa"/>
            <w:noWrap/>
          </w:tcPr>
          <w:p w14:paraId="526CE503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</w:t>
            </w:r>
          </w:p>
        </w:tc>
        <w:tc>
          <w:tcPr>
            <w:tcW w:w="2293" w:type="dxa"/>
            <w:noWrap/>
          </w:tcPr>
          <w:p w14:paraId="369A820D" w14:textId="77777777" w:rsidR="00AE53C4" w:rsidRPr="0011564A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607BFE05" w14:textId="77777777" w:rsidR="00AE53C4" w:rsidRPr="0011564A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eripartum mood disorder</w:t>
            </w:r>
          </w:p>
        </w:tc>
        <w:tc>
          <w:tcPr>
            <w:tcW w:w="2127" w:type="dxa"/>
          </w:tcPr>
          <w:p w14:paraId="0FCCE2BB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</w:t>
            </w:r>
          </w:p>
        </w:tc>
        <w:tc>
          <w:tcPr>
            <w:tcW w:w="2693" w:type="dxa"/>
          </w:tcPr>
          <w:p w14:paraId="4E6E254C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GZWxkbWFuPC9BdXRob3I+PFllYXI+MjAyMTwvWWVhcj48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GZWxkbWFuPC9BdXRob3I+PFllYXI+MjAyMTwvWWVhcj48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Feldman et al. 2021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77F8A637" w14:textId="77777777" w:rsidTr="00AE53C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0D55FCFC" w14:textId="77777777" w:rsidR="00AE53C4" w:rsidRPr="00883DDE" w:rsidRDefault="00AE53C4" w:rsidP="000568BC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6</w:t>
            </w:r>
          </w:p>
        </w:tc>
        <w:tc>
          <w:tcPr>
            <w:tcW w:w="764" w:type="dxa"/>
            <w:noWrap/>
          </w:tcPr>
          <w:p w14:paraId="36D71AB3" w14:textId="77777777" w:rsidR="00AE53C4" w:rsidRPr="00883DDE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17</w:t>
            </w:r>
          </w:p>
        </w:tc>
        <w:tc>
          <w:tcPr>
            <w:tcW w:w="2826" w:type="dxa"/>
            <w:noWrap/>
          </w:tcPr>
          <w:p w14:paraId="752825FB" w14:textId="77777777" w:rsidR="00AE53C4" w:rsidRPr="00883DDE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health</w:t>
            </w:r>
          </w:p>
        </w:tc>
        <w:tc>
          <w:tcPr>
            <w:tcW w:w="1976" w:type="dxa"/>
            <w:noWrap/>
          </w:tcPr>
          <w:p w14:paraId="20461009" w14:textId="77777777" w:rsidR="00AE53C4" w:rsidRPr="00883DDE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</w:t>
            </w:r>
          </w:p>
        </w:tc>
        <w:tc>
          <w:tcPr>
            <w:tcW w:w="2293" w:type="dxa"/>
            <w:noWrap/>
          </w:tcPr>
          <w:p w14:paraId="3AE1FADE" w14:textId="77777777" w:rsidR="00AE53C4" w:rsidRPr="00883DDE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0A61E913" w14:textId="77777777" w:rsidR="00AE53C4" w:rsidRPr="00883DDE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0846FD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sychotic disorders</w:t>
            </w:r>
          </w:p>
        </w:tc>
        <w:tc>
          <w:tcPr>
            <w:tcW w:w="2127" w:type="dxa"/>
          </w:tcPr>
          <w:p w14:paraId="693729E2" w14:textId="77777777" w:rsidR="00AE53C4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</w:t>
            </w:r>
          </w:p>
        </w:tc>
        <w:tc>
          <w:tcPr>
            <w:tcW w:w="2693" w:type="dxa"/>
            <w:shd w:val="clear" w:color="auto" w:fill="auto"/>
          </w:tcPr>
          <w:p w14:paraId="5A7C91F7" w14:textId="77777777" w:rsidR="00AE53C4" w:rsidRPr="00883DDE" w:rsidRDefault="00AE53C4" w:rsidP="000568BC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Gire&lt;/Author&gt;&lt;Year&gt;2017&lt;/Year&gt;&lt;RecNum&gt;643&lt;/RecNum&gt;&lt;DisplayText&gt;(Gire et al. 2017)&lt;/DisplayText&gt;&lt;record&gt;&lt;rec-number&gt;643&lt;/rec-number&gt;&lt;foreign-keys&gt;&lt;key app="EN" db-id="0safwatawafv9nexxzzpevsawvz905rps9pv" timestamp="1709095637"&gt;643&lt;/key&gt;&lt;/foreign-keys&gt;&lt;ref-type name="Journal Article"&gt;17&lt;/ref-type&gt;&lt;contributors&gt;&lt;authors&gt;&lt;author&gt;Gire, N.&lt;/author&gt;&lt;author&gt;Farooq, S.&lt;/author&gt;&lt;author&gt;Naeem, F.&lt;/author&gt;&lt;author&gt;Duxbury, J.&lt;/author&gt;&lt;author&gt;McKeown, M.&lt;/author&gt;&lt;author&gt;Kundi, P. S.&lt;/author&gt;&lt;author&gt;Chaudhry, I. B.&lt;/author&gt;&lt;author&gt;Husain, N.&lt;/author&gt;&lt;/authors&gt;&lt;/contributors&gt;&lt;auth-address&gt;The University of Central Lancashire, Preston, PR1 2HE, UK.&amp;#xD;Keele University, Keele, Staffordshire ST5 5BG, UK.&amp;#xD;Queens University, Kingston, ON K7L 3N6, Canada.&amp;#xD;Vancouver General Hospital, Vancouver, BC V5Z 1M9, Canada.&amp;#xD;The University of Manchester, Manchester, M13 9PL, UK.&lt;/auth-address&gt;&lt;titles&gt;&lt;title&gt;mHealth based interventions for the assessment and treatment of psychotic disorders: a systematic review&lt;/title&gt;&lt;secondary-title&gt;Mhealth&lt;/secondary-title&gt;&lt;/titles&gt;&lt;periodical&gt;&lt;full-title&gt;Mhealth&lt;/full-title&gt;&lt;/periodical&gt;&lt;pages&gt;33&lt;/pages&gt;&lt;volume&gt;3&lt;/volume&gt;&lt;edition&gt;20170814&lt;/edition&gt;&lt;keywords&gt;&lt;keyword&gt;global mental health&lt;/keyword&gt;&lt;keyword&gt;mHealth&lt;/keyword&gt;&lt;keyword&gt;mental health gap&lt;/keyword&gt;&lt;keyword&gt;psychosis&lt;/keyword&gt;&lt;/keywords&gt;&lt;dates&gt;&lt;year&gt;2017&lt;/year&gt;&lt;/dates&gt;&lt;isbn&gt;2306-9740 (Print)&amp;#xD;2306-9740&lt;/isbn&gt;&lt;accession-num&gt;28894743&lt;/accession-num&gt;&lt;urls&gt;&lt;/urls&gt;&lt;custom1&gt;Conflicts of Interest: The authors have no conflicts of interest to declare.&lt;/custom1&gt;&lt;custom2&gt;PMC5583044&lt;/custom2&gt;&lt;electronic-resource-num&gt;10.21037/mhealth.2017.07.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Gire et al. 2017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3B2CE7C9" w14:textId="77777777" w:rsidTr="00AE53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190D84FE" w14:textId="77777777" w:rsidR="00AE53C4" w:rsidRDefault="00AE53C4" w:rsidP="000568BC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</w:t>
            </w:r>
          </w:p>
        </w:tc>
        <w:tc>
          <w:tcPr>
            <w:tcW w:w="764" w:type="dxa"/>
            <w:noWrap/>
          </w:tcPr>
          <w:p w14:paraId="36B3C53D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022544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22</w:t>
            </w:r>
          </w:p>
        </w:tc>
        <w:tc>
          <w:tcPr>
            <w:tcW w:w="2826" w:type="dxa"/>
            <w:noWrap/>
          </w:tcPr>
          <w:p w14:paraId="29A27B25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Journal of Medical Internet Research (JMIR)</w:t>
            </w:r>
          </w:p>
        </w:tc>
        <w:tc>
          <w:tcPr>
            <w:tcW w:w="1976" w:type="dxa"/>
            <w:noWrap/>
          </w:tcPr>
          <w:p w14:paraId="595B06F1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142636DA" w14:textId="77777777" w:rsidR="00AE53C4" w:rsidRPr="0011564A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191300DF" w14:textId="77777777" w:rsidR="00AE53C4" w:rsidRPr="000846FD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C3C4E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anxiety, sleep disturbance, anger, pain, fatigue, digestive disturbance, decision conflict, decision regret, and body image distress</w:t>
            </w:r>
          </w:p>
        </w:tc>
        <w:tc>
          <w:tcPr>
            <w:tcW w:w="2127" w:type="dxa"/>
          </w:tcPr>
          <w:p w14:paraId="09151CEB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3</w:t>
            </w:r>
          </w:p>
        </w:tc>
        <w:tc>
          <w:tcPr>
            <w:tcW w:w="2693" w:type="dxa"/>
          </w:tcPr>
          <w:p w14:paraId="33681651" w14:textId="77777777" w:rsidR="00AE53C4" w:rsidRDefault="00AE53C4" w:rsidP="000568BC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Kruse&lt;/Author&gt;&lt;Year&gt;2022&lt;/Year&gt;&lt;RecNum&gt;16&lt;/RecNum&gt;&lt;DisplayText&gt;(Kruse et al. 2022)&lt;/DisplayText&gt;&lt;record&gt;&lt;rec-number&gt;16&lt;/rec-number&gt;&lt;foreign-keys&gt;&lt;key app="EN" db-id="0safwatawafv9nexxzzpevsawvz905rps9pv" timestamp="1709095637"&gt;16&lt;/key&gt;&lt;/foreign-keys&gt;&lt;ref-type name="Journal Article"&gt;17&lt;/ref-type&gt;&lt;contributors&gt;&lt;authors&gt;&lt;author&gt;Kruse, C. S.&lt;/author&gt;&lt;author&gt;Betancourt, J. A.&lt;/author&gt;&lt;author&gt;Gonzales, M.&lt;/author&gt;&lt;author&gt;Dickerson, K.&lt;/author&gt;&lt;author&gt;Neer, M.&lt;/author&gt;&lt;/authors&gt;&lt;/contributors&gt;&lt;auth-address&gt;School of Health Administration, Texas State University, San Marcos, TX, United States.&lt;/auth-address&gt;&lt;titles&gt;&lt;title&gt;Leveraging Mobile Health to Manage Mental Health/Behavioral Health Disorders: Systematic Literature Review&lt;/title&gt;&lt;secondary-title&gt;JMIR Ment Health&lt;/secondary-title&gt;&lt;/titles&gt;&lt;periodical&gt;&lt;full-title&gt;JMIR Ment Health&lt;/full-title&gt;&lt;/periodical&gt;&lt;pages&gt;e42301&lt;/pages&gt;&lt;volume&gt;9&lt;/volume&gt;&lt;number&gt;12&lt;/number&gt;&lt;edition&gt;20221227&lt;/edition&gt;&lt;keywords&gt;&lt;keyword&gt;Rct&lt;/keyword&gt;&lt;keyword&gt;SMS text messaging&lt;/keyword&gt;&lt;keyword&gt;anxiety&lt;/keyword&gt;&lt;keyword&gt;behavioral health&lt;/keyword&gt;&lt;keyword&gt;mHealth&lt;/keyword&gt;&lt;keyword&gt;mental health&lt;/keyword&gt;&lt;keyword&gt;mobile device&lt;/keyword&gt;&lt;keyword&gt;smartphone&lt;/keyword&gt;&lt;keyword&gt;telemedicine&lt;/keyword&gt;&lt;/keywords&gt;&lt;dates&gt;&lt;year&gt;2022&lt;/year&gt;&lt;pub-dates&gt;&lt;date&gt;Dec 27&lt;/date&gt;&lt;/pub-dates&gt;&lt;/dates&gt;&lt;isbn&gt;2368-7959 (Print)&amp;#xD;2368-7959&lt;/isbn&gt;&lt;accession-num&gt;36194896&lt;/accession-num&gt;&lt;urls&gt;&lt;/urls&gt;&lt;custom1&gt;Conflicts of Interest: None declared.&lt;/custom1&gt;&lt;custom2&gt;PMC9832355&lt;/custom2&gt;&lt;electronic-resource-num&gt;10.2196/4230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Kruse et al. 2022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069E911B" w14:textId="77777777" w:rsidTr="00AE53C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1033196F" w14:textId="048BEE1B" w:rsidR="00AE53C4" w:rsidRPr="00883DDE" w:rsidRDefault="00AE53C4" w:rsidP="005B65DB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8</w:t>
            </w:r>
          </w:p>
        </w:tc>
        <w:tc>
          <w:tcPr>
            <w:tcW w:w="764" w:type="dxa"/>
            <w:noWrap/>
          </w:tcPr>
          <w:p w14:paraId="1363718C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15</w:t>
            </w:r>
          </w:p>
        </w:tc>
        <w:tc>
          <w:tcPr>
            <w:tcW w:w="2826" w:type="dxa"/>
            <w:noWrap/>
          </w:tcPr>
          <w:p w14:paraId="6907C081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Journal of mental health</w:t>
            </w:r>
          </w:p>
        </w:tc>
        <w:tc>
          <w:tcPr>
            <w:tcW w:w="1976" w:type="dxa"/>
            <w:noWrap/>
          </w:tcPr>
          <w:p w14:paraId="6970FAFD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2E59ABDB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oping review</w:t>
            </w:r>
          </w:p>
        </w:tc>
        <w:tc>
          <w:tcPr>
            <w:tcW w:w="3543" w:type="dxa"/>
            <w:noWrap/>
          </w:tcPr>
          <w:p w14:paraId="4122B245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0846FD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chizophrenia, schizoaffective disorder, psychosis, or bipolar disorder</w:t>
            </w:r>
          </w:p>
        </w:tc>
        <w:tc>
          <w:tcPr>
            <w:tcW w:w="2127" w:type="dxa"/>
          </w:tcPr>
          <w:p w14:paraId="6B1DE65E" w14:textId="77777777" w:rsidR="00AE53C4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6</w:t>
            </w:r>
          </w:p>
        </w:tc>
        <w:tc>
          <w:tcPr>
            <w:tcW w:w="2693" w:type="dxa"/>
          </w:tcPr>
          <w:p w14:paraId="3E0FFE60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OYXNsdW5kPC9BdXRob3I+PFllYXI+MjAxNTwvWWVhcj48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OYXNsdW5kPC9BdXRob3I+PFllYXI+MjAxNTwvWWVhcj48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Naslund et al. 2015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1C565A83" w14:textId="77777777" w:rsidTr="00AE53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0C315F53" w14:textId="708D215F" w:rsidR="00AE53C4" w:rsidRPr="00883DDE" w:rsidRDefault="00AE53C4" w:rsidP="005B65DB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</w:t>
            </w:r>
          </w:p>
        </w:tc>
        <w:tc>
          <w:tcPr>
            <w:tcW w:w="764" w:type="dxa"/>
            <w:noWrap/>
          </w:tcPr>
          <w:p w14:paraId="5D22B490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22</w:t>
            </w:r>
          </w:p>
        </w:tc>
        <w:tc>
          <w:tcPr>
            <w:tcW w:w="2826" w:type="dxa"/>
            <w:noWrap/>
          </w:tcPr>
          <w:p w14:paraId="1775E81C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BMJ open</w:t>
            </w:r>
          </w:p>
        </w:tc>
        <w:tc>
          <w:tcPr>
            <w:tcW w:w="1976" w:type="dxa"/>
            <w:noWrap/>
          </w:tcPr>
          <w:p w14:paraId="21562DF3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, Embase</w:t>
            </w:r>
          </w:p>
        </w:tc>
        <w:tc>
          <w:tcPr>
            <w:tcW w:w="2293" w:type="dxa"/>
            <w:noWrap/>
          </w:tcPr>
          <w:p w14:paraId="022D8A77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282599C6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0846FD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sychosocial health</w:t>
            </w:r>
          </w:p>
        </w:tc>
        <w:tc>
          <w:tcPr>
            <w:tcW w:w="2127" w:type="dxa"/>
          </w:tcPr>
          <w:p w14:paraId="458910A8" w14:textId="77777777" w:rsidR="00AE53C4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4</w:t>
            </w:r>
          </w:p>
        </w:tc>
        <w:tc>
          <w:tcPr>
            <w:tcW w:w="2693" w:type="dxa"/>
          </w:tcPr>
          <w:p w14:paraId="5589A39B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YWthbW90bzwvQXV0aG9yPjxZZWFyPjIwMjI8L1llYXI+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YWthbW90bzwvQXV0aG9yPjxZZWFyPjIwMjI8L1llYXI+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Sakamoto et al. 2022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5FFAD016" w14:textId="77777777" w:rsidTr="00AE53C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37DB07F7" w14:textId="0DDCDA1D" w:rsidR="00AE53C4" w:rsidRPr="00883DDE" w:rsidRDefault="00AE53C4" w:rsidP="005B65DB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0</w:t>
            </w:r>
          </w:p>
        </w:tc>
        <w:tc>
          <w:tcPr>
            <w:tcW w:w="764" w:type="dxa"/>
            <w:noWrap/>
          </w:tcPr>
          <w:p w14:paraId="68CD674B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18</w:t>
            </w:r>
          </w:p>
        </w:tc>
        <w:tc>
          <w:tcPr>
            <w:tcW w:w="2826" w:type="dxa"/>
            <w:noWrap/>
          </w:tcPr>
          <w:p w14:paraId="2B009CE9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hAnsi="Arial" w:cs="Arial"/>
                <w:color w:val="000000"/>
                <w:spacing w:val="-5"/>
                <w:shd w:val="clear" w:color="auto" w:fill="FFFFFF"/>
              </w:rPr>
              <w:t>JMIR Mental Health</w:t>
            </w:r>
          </w:p>
        </w:tc>
        <w:tc>
          <w:tcPr>
            <w:tcW w:w="1976" w:type="dxa"/>
            <w:noWrap/>
          </w:tcPr>
          <w:p w14:paraId="5190695D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</w:t>
            </w:r>
          </w:p>
        </w:tc>
        <w:tc>
          <w:tcPr>
            <w:tcW w:w="2293" w:type="dxa"/>
            <w:noWrap/>
          </w:tcPr>
          <w:p w14:paraId="2C270302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6FAB1E9E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0846FD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depression, anxiety, sleep disorders, psychotic disorders, stress, and panic disorders.</w:t>
            </w:r>
          </w:p>
        </w:tc>
        <w:tc>
          <w:tcPr>
            <w:tcW w:w="2127" w:type="dxa"/>
          </w:tcPr>
          <w:p w14:paraId="12C28AC3" w14:textId="77777777" w:rsidR="00AE53C4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5</w:t>
            </w:r>
          </w:p>
        </w:tc>
        <w:tc>
          <w:tcPr>
            <w:tcW w:w="2693" w:type="dxa"/>
          </w:tcPr>
          <w:p w14:paraId="0051DF94" w14:textId="77777777" w:rsidR="00AE53C4" w:rsidRPr="00883DDE" w:rsidRDefault="00AE53C4" w:rsidP="005B65DB">
            <w:pPr>
              <w:bidi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ZXBww6Rsw6Q8L0F1dGhvcj48WWVhcj4yMDE5PC9ZZWFy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ZXBww6Rsw6Q8L0F1dGhvcj48WWVhcj4yMDE5PC9ZZWFy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Seppälä et al. 2019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AE53C4" w:rsidRPr="00883DDE" w14:paraId="1850C943" w14:textId="77777777" w:rsidTr="00AE53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" w:type="dxa"/>
            <w:noWrap/>
          </w:tcPr>
          <w:p w14:paraId="340DB2FD" w14:textId="1745F7CB" w:rsidR="00AE53C4" w:rsidRPr="00883DDE" w:rsidRDefault="00AE53C4" w:rsidP="005B65DB">
            <w:pPr>
              <w:bidi w:val="0"/>
              <w:jc w:val="center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764" w:type="dxa"/>
            <w:noWrap/>
          </w:tcPr>
          <w:p w14:paraId="0C98515B" w14:textId="77777777" w:rsidR="00AE53C4" w:rsidRPr="000C356A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pacing w:val="-5"/>
                <w:shd w:val="clear" w:color="auto" w:fill="FFFFFF"/>
              </w:rPr>
            </w:pPr>
            <w:r w:rsidRPr="000C356A">
              <w:rPr>
                <w:rFonts w:ascii="Arial" w:hAnsi="Arial" w:cs="Arial"/>
                <w:color w:val="000000"/>
                <w:spacing w:val="-5"/>
                <w:shd w:val="clear" w:color="auto" w:fill="FFFFFF"/>
              </w:rPr>
              <w:t>2020</w:t>
            </w:r>
          </w:p>
        </w:tc>
        <w:tc>
          <w:tcPr>
            <w:tcW w:w="2826" w:type="dxa"/>
            <w:noWrap/>
          </w:tcPr>
          <w:p w14:paraId="4A75C170" w14:textId="77777777" w:rsidR="00AE53C4" w:rsidRPr="000C356A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pacing w:val="-5"/>
                <w:shd w:val="clear" w:color="auto" w:fill="FFFFFF"/>
              </w:rPr>
            </w:pPr>
            <w:r w:rsidRPr="000C356A">
              <w:rPr>
                <w:rFonts w:ascii="Arial" w:hAnsi="Arial" w:cs="Arial"/>
                <w:spacing w:val="-5"/>
                <w:shd w:val="clear" w:color="auto" w:fill="FFFFFF"/>
              </w:rPr>
              <w:t>Journal of Telemedicine and Telecare</w:t>
            </w:r>
          </w:p>
        </w:tc>
        <w:tc>
          <w:tcPr>
            <w:tcW w:w="1976" w:type="dxa"/>
            <w:noWrap/>
          </w:tcPr>
          <w:p w14:paraId="228AB411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ubMed, Scopus</w:t>
            </w:r>
          </w:p>
        </w:tc>
        <w:tc>
          <w:tcPr>
            <w:tcW w:w="2293" w:type="dxa"/>
            <w:noWrap/>
          </w:tcPr>
          <w:p w14:paraId="3E2AA381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11564A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ystematic review</w:t>
            </w:r>
          </w:p>
        </w:tc>
        <w:tc>
          <w:tcPr>
            <w:tcW w:w="3543" w:type="dxa"/>
            <w:noWrap/>
          </w:tcPr>
          <w:p w14:paraId="04CF4F9A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CC3C4E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ostpartum depression (PPD)</w:t>
            </w:r>
          </w:p>
        </w:tc>
        <w:tc>
          <w:tcPr>
            <w:tcW w:w="2127" w:type="dxa"/>
          </w:tcPr>
          <w:p w14:paraId="202D8237" w14:textId="77777777" w:rsidR="00AE53C4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2693" w:type="dxa"/>
          </w:tcPr>
          <w:p w14:paraId="068E3340" w14:textId="77777777" w:rsidR="00AE53C4" w:rsidRPr="00883DDE" w:rsidRDefault="00AE53C4" w:rsidP="005B65DB">
            <w:pPr>
              <w:bidi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instrText xml:space="preserve"> ADDIN EN.CITE &lt;EndNote&gt;&lt;Cite&gt;&lt;Author&gt;Zhou&lt;/Author&gt;&lt;Year&gt;2022&lt;/Year&gt;&lt;RecNum&gt;199&lt;/RecNum&gt;&lt;DisplayText&gt;(Zhou et al. 2022)&lt;/DisplayText&gt;&lt;record&gt;&lt;rec-number&gt;199&lt;/rec-number&gt;&lt;foreign-keys&gt;&lt;key app="EN" db-id="0safwatawafv9nexxzzpevsawvz905rps9pv" timestamp="1709095637"&gt;199&lt;/key&gt;&lt;/foreign-keys&gt;&lt;ref-type name="Journal Article"&gt;17&lt;/ref-type&gt;&lt;contributors&gt;&lt;authors&gt;&lt;author&gt;Zhou, C.&lt;/author&gt;&lt;author&gt;Hu, H.&lt;/author&gt;&lt;author&gt;Wang, C.&lt;/author&gt;&lt;author&gt;Zhu, Z.&lt;/author&gt;&lt;author&gt;Feng, G.&lt;/author&gt;&lt;author&gt;Xue, J.&lt;/author&gt;&lt;author&gt;Yang, Z.&lt;/author&gt;&lt;/authors&gt;&lt;/contributors&gt;&lt;auth-address&gt;The First Clinical College of Chongqing Medical University, China.&amp;#xD;Department of Psychiatry, The First Affiliated Hospital of Chongqing Medical University, China.&amp;#xD;College of Pediatrics, Chongqing Medical University, China.&amp;#xD;The Second Clinical College of Chongqing Medical University, China.&lt;/auth-address&gt;&lt;titles&gt;&lt;title&gt;The effectiveness of mHealth interventions on postpartum depression: A systematic review and meta-analysis&lt;/title&gt;&lt;secondary-title&gt;J Telemed Telecare&lt;/secondary-title&gt;&lt;/titles&gt;&lt;periodical&gt;&lt;full-title&gt;J Telemed Telecare&lt;/full-title&gt;&lt;/periodical&gt;&lt;pages&gt;83-95&lt;/pages&gt;&lt;volume&gt;28&lt;/volume&gt;&lt;number&gt;2&lt;/number&gt;&lt;edition&gt;20200419&lt;/edition&gt;&lt;keywords&gt;&lt;keyword&gt;*Depression, Postpartum/prevention &amp;amp; control&lt;/keyword&gt;&lt;keyword&gt;Female&lt;/keyword&gt;&lt;keyword&gt;Humans&lt;/keyword&gt;&lt;keyword&gt;Infant&lt;/keyword&gt;&lt;keyword&gt;*Mobile Applications&lt;/keyword&gt;&lt;keyword&gt;*Telemedicine/methods&lt;/keyword&gt;&lt;keyword&gt;*Text Messaging&lt;/keyword&gt;&lt;keyword&gt;Treatment Outcome&lt;/keyword&gt;&lt;keyword&gt;Telehealth&lt;/keyword&gt;&lt;keyword&gt;mHealth&lt;/keyword&gt;&lt;keyword&gt;meta-analysis&lt;/keyword&gt;&lt;keyword&gt;mobile health&lt;/keyword&gt;&lt;keyword&gt;postpartum depression&lt;/keyword&gt;&lt;keyword&gt;systematic review&lt;/keyword&gt;&lt;/keywords&gt;&lt;dates&gt;&lt;year&gt;2022&lt;/year&gt;&lt;pub-dates&gt;&lt;date&gt;Feb&lt;/date&gt;&lt;/pub-dates&gt;&lt;/dates&gt;&lt;isbn&gt;1357-633x&lt;/isbn&gt;&lt;accession-num&gt;32306847&lt;/accession-num&gt;&lt;urls&gt;&lt;/urls&gt;&lt;electronic-resource-num&gt;10.1177/1357633x209178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kern w:val="0"/>
                <w14:ligatures w14:val="none"/>
              </w:rPr>
              <w:t>(Zhou et al. 2022)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fldChar w:fldCharType="end"/>
            </w:r>
          </w:p>
        </w:tc>
      </w:tr>
    </w:tbl>
    <w:p w14:paraId="22E40D32" w14:textId="77777777" w:rsidR="005D098A" w:rsidRDefault="005D098A" w:rsidP="005D098A">
      <w:pPr>
        <w:bidi w:val="0"/>
        <w:jc w:val="center"/>
        <w:rPr>
          <w:b/>
          <w:bCs/>
          <w:sz w:val="24"/>
          <w:szCs w:val="24"/>
        </w:rPr>
      </w:pPr>
    </w:p>
    <w:p w14:paraId="6B702D4F" w14:textId="77777777" w:rsidR="005D098A" w:rsidRDefault="005D098A" w:rsidP="005D098A">
      <w:pPr>
        <w:bidi w:val="0"/>
        <w:jc w:val="center"/>
        <w:rPr>
          <w:b/>
          <w:bCs/>
          <w:sz w:val="24"/>
          <w:szCs w:val="24"/>
        </w:rPr>
      </w:pPr>
    </w:p>
    <w:p w14:paraId="79CA0EDE" w14:textId="50FA6B91" w:rsidR="00520C94" w:rsidRPr="00520C94" w:rsidRDefault="005D098A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>
        <w:rPr>
          <w:b/>
          <w:bCs/>
          <w:sz w:val="24"/>
          <w:szCs w:val="24"/>
        </w:rPr>
        <w:fldChar w:fldCharType="begin"/>
      </w:r>
      <w:r>
        <w:rPr>
          <w:b/>
          <w:bCs/>
          <w:sz w:val="24"/>
          <w:szCs w:val="24"/>
        </w:rPr>
        <w:instrText xml:space="preserve"> ADDIN EN.REFLIST </w:instrText>
      </w:r>
      <w:r>
        <w:rPr>
          <w:b/>
          <w:bCs/>
          <w:sz w:val="24"/>
          <w:szCs w:val="24"/>
        </w:rPr>
        <w:fldChar w:fldCharType="separate"/>
      </w:r>
      <w:r w:rsidR="00520C94" w:rsidRPr="00520C94">
        <w:rPr>
          <w:b/>
        </w:rPr>
        <w:t>Ashfaq A, Esmaili S, Najjar M, Batool F, Mukatash T, Al-Ani HA and Koga PM</w:t>
      </w:r>
      <w:r w:rsidR="00520C94" w:rsidRPr="00520C94">
        <w:t xml:space="preserve"> (2020) Utilization of Mobile Mental Health Services among Syrian Refugees and Other Vulnerable Arab Populations-A Systematic Review. </w:t>
      </w:r>
      <w:r w:rsidR="00520C94" w:rsidRPr="00520C94">
        <w:rPr>
          <w:i/>
        </w:rPr>
        <w:t>Int J Environ Res Public Health</w:t>
      </w:r>
      <w:r w:rsidR="00520C94" w:rsidRPr="00520C94">
        <w:t xml:space="preserve"> </w:t>
      </w:r>
      <w:r w:rsidR="00520C94" w:rsidRPr="00520C94">
        <w:rPr>
          <w:b/>
        </w:rPr>
        <w:t>17</w:t>
      </w:r>
      <w:r w:rsidR="00520C94" w:rsidRPr="00520C94">
        <w:t xml:space="preserve">(4). </w:t>
      </w:r>
      <w:hyperlink r:id="rId5" w:history="1">
        <w:r w:rsidR="00520C94" w:rsidRPr="00520C94">
          <w:rPr>
            <w:rStyle w:val="Hyperlink"/>
          </w:rPr>
          <w:t>https://doi.org/10.3390/ijerph17041295</w:t>
        </w:r>
      </w:hyperlink>
      <w:r w:rsidR="00520C94" w:rsidRPr="00520C94">
        <w:t>.</w:t>
      </w:r>
    </w:p>
    <w:p w14:paraId="06EE9F85" w14:textId="5D7C42AD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Berrouiguet S, Baca-García E, Brandt S, Walter M and Courtet P</w:t>
      </w:r>
      <w:r w:rsidRPr="00520C94">
        <w:t xml:space="preserve"> (2016) Fundamentals for Future Mobile-Health (mHealth): A Systematic Review of Mobile Phone and Web-Based Text Messaging in Mental Health. </w:t>
      </w:r>
      <w:r w:rsidRPr="00520C94">
        <w:rPr>
          <w:i/>
        </w:rPr>
        <w:t>J Med Internet Res</w:t>
      </w:r>
      <w:r w:rsidRPr="00520C94">
        <w:t xml:space="preserve"> </w:t>
      </w:r>
      <w:r w:rsidRPr="00520C94">
        <w:rPr>
          <w:b/>
        </w:rPr>
        <w:t>18</w:t>
      </w:r>
      <w:r w:rsidRPr="00520C94">
        <w:t>(6)</w:t>
      </w:r>
      <w:r w:rsidRPr="00520C94">
        <w:rPr>
          <w:b/>
        </w:rPr>
        <w:t>,</w:t>
      </w:r>
      <w:r w:rsidRPr="00520C94">
        <w:t xml:space="preserve"> e135. </w:t>
      </w:r>
      <w:hyperlink r:id="rId6" w:history="1">
        <w:r w:rsidRPr="00520C94">
          <w:rPr>
            <w:rStyle w:val="Hyperlink"/>
          </w:rPr>
          <w:t>https://doi.org/10.2196/jmir.5066</w:t>
        </w:r>
      </w:hyperlink>
      <w:r w:rsidRPr="00520C94">
        <w:t>.</w:t>
      </w:r>
    </w:p>
    <w:p w14:paraId="0C3F0AB2" w14:textId="2ECFBB07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Cliffe B, Tingley J, Greenhalgh I and Stallard P</w:t>
      </w:r>
      <w:r w:rsidRPr="00520C94">
        <w:t xml:space="preserve"> (2021) mHealth Interventions for Self-Harm: Scoping Review. </w:t>
      </w:r>
      <w:r w:rsidRPr="00520C94">
        <w:rPr>
          <w:i/>
        </w:rPr>
        <w:t>J Med Internet Res</w:t>
      </w:r>
      <w:r w:rsidRPr="00520C94">
        <w:t xml:space="preserve"> </w:t>
      </w:r>
      <w:r w:rsidRPr="00520C94">
        <w:rPr>
          <w:b/>
        </w:rPr>
        <w:t>23</w:t>
      </w:r>
      <w:r w:rsidRPr="00520C94">
        <w:t>(4)</w:t>
      </w:r>
      <w:r w:rsidRPr="00520C94">
        <w:rPr>
          <w:b/>
        </w:rPr>
        <w:t>,</w:t>
      </w:r>
      <w:r w:rsidRPr="00520C94">
        <w:t xml:space="preserve"> e25140. </w:t>
      </w:r>
      <w:hyperlink r:id="rId7" w:history="1">
        <w:r w:rsidRPr="00520C94">
          <w:rPr>
            <w:rStyle w:val="Hyperlink"/>
          </w:rPr>
          <w:t>https://doi.org/10.2196/25140</w:t>
        </w:r>
      </w:hyperlink>
      <w:r w:rsidRPr="00520C94">
        <w:t>.</w:t>
      </w:r>
    </w:p>
    <w:p w14:paraId="204A049E" w14:textId="53A36A99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Dosani A, Arora H and Mazmudar S</w:t>
      </w:r>
      <w:r w:rsidRPr="00520C94">
        <w:t xml:space="preserve"> (2020) mHealth and perinatal depression in low-and middle-income countries: A scoping review of the literature. </w:t>
      </w:r>
      <w:r w:rsidRPr="00520C94">
        <w:rPr>
          <w:i/>
        </w:rPr>
        <w:t>International Journal of Environmental Research and Public Health</w:t>
      </w:r>
      <w:r w:rsidRPr="00520C94">
        <w:t xml:space="preserve"> </w:t>
      </w:r>
      <w:r w:rsidRPr="00520C94">
        <w:rPr>
          <w:b/>
        </w:rPr>
        <w:t>17</w:t>
      </w:r>
      <w:r w:rsidRPr="00520C94">
        <w:t>(20)</w:t>
      </w:r>
      <w:r w:rsidRPr="00520C94">
        <w:rPr>
          <w:b/>
        </w:rPr>
        <w:t>,</w:t>
      </w:r>
      <w:r w:rsidRPr="00520C94">
        <w:t xml:space="preserve"> 1-18. </w:t>
      </w:r>
      <w:hyperlink r:id="rId8" w:history="1">
        <w:r w:rsidRPr="00520C94">
          <w:rPr>
            <w:rStyle w:val="Hyperlink"/>
          </w:rPr>
          <w:t>https://doi.org/10.3390/ijerph17207679</w:t>
        </w:r>
      </w:hyperlink>
      <w:r w:rsidRPr="00520C94">
        <w:t>.</w:t>
      </w:r>
    </w:p>
    <w:p w14:paraId="34BAA0F4" w14:textId="1975099A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Feldman N, Back D, Boland R and Torous J</w:t>
      </w:r>
      <w:r w:rsidRPr="00520C94">
        <w:t xml:space="preserve"> (2021) A systematic review of mHealth application interventions for peripartum mood disorders: trends and evidence in academia and industry. </w:t>
      </w:r>
      <w:r w:rsidRPr="00520C94">
        <w:rPr>
          <w:i/>
        </w:rPr>
        <w:t>Arch Womens Ment Health</w:t>
      </w:r>
      <w:r w:rsidRPr="00520C94">
        <w:t xml:space="preserve"> </w:t>
      </w:r>
      <w:r w:rsidRPr="00520C94">
        <w:rPr>
          <w:b/>
        </w:rPr>
        <w:t>24</w:t>
      </w:r>
      <w:r w:rsidRPr="00520C94">
        <w:t>(6)</w:t>
      </w:r>
      <w:r w:rsidRPr="00520C94">
        <w:rPr>
          <w:b/>
        </w:rPr>
        <w:t>,</w:t>
      </w:r>
      <w:r w:rsidRPr="00520C94">
        <w:t xml:space="preserve"> 881-892. </w:t>
      </w:r>
      <w:hyperlink r:id="rId9" w:history="1">
        <w:r w:rsidRPr="00520C94">
          <w:rPr>
            <w:rStyle w:val="Hyperlink"/>
          </w:rPr>
          <w:t>https://doi.org/10.1007/s00737-021-01138-z</w:t>
        </w:r>
      </w:hyperlink>
      <w:r w:rsidRPr="00520C94">
        <w:t>.</w:t>
      </w:r>
    </w:p>
    <w:p w14:paraId="3D4FAA66" w14:textId="741FF38A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Gire N, Farooq S, Naeem F, Duxbury J, McKeown M, Kundi PS, Chaudhry IB and Husain N</w:t>
      </w:r>
      <w:r w:rsidRPr="00520C94">
        <w:t xml:space="preserve"> (2017) mHealth based interventions for the assessment and treatment of psychotic disorders: a systematic review. </w:t>
      </w:r>
      <w:r w:rsidRPr="00520C94">
        <w:rPr>
          <w:i/>
        </w:rPr>
        <w:t>Mhealth</w:t>
      </w:r>
      <w:r w:rsidRPr="00520C94">
        <w:t xml:space="preserve"> </w:t>
      </w:r>
      <w:r w:rsidRPr="00520C94">
        <w:rPr>
          <w:b/>
        </w:rPr>
        <w:t>3,</w:t>
      </w:r>
      <w:r w:rsidRPr="00520C94">
        <w:t xml:space="preserve"> 33. </w:t>
      </w:r>
      <w:hyperlink r:id="rId10" w:history="1">
        <w:r w:rsidRPr="00520C94">
          <w:rPr>
            <w:rStyle w:val="Hyperlink"/>
          </w:rPr>
          <w:t>https://doi.org/10.21037/mhealth.2017.07.03</w:t>
        </w:r>
      </w:hyperlink>
      <w:r w:rsidRPr="00520C94">
        <w:t>.</w:t>
      </w:r>
    </w:p>
    <w:p w14:paraId="096FB3EA" w14:textId="4A059F6C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Kruse CS, Betancourt JA, Gonzales M, Dickerson K and Neer M</w:t>
      </w:r>
      <w:r w:rsidRPr="00520C94">
        <w:t xml:space="preserve"> (2022) Leveraging Mobile Health to Manage Mental Health/Behavioral Health Disorders: Systematic Literature Review. </w:t>
      </w:r>
      <w:r w:rsidRPr="00520C94">
        <w:rPr>
          <w:i/>
        </w:rPr>
        <w:t>JMIR Ment Health</w:t>
      </w:r>
      <w:r w:rsidRPr="00520C94">
        <w:t xml:space="preserve"> </w:t>
      </w:r>
      <w:r w:rsidRPr="00520C94">
        <w:rPr>
          <w:b/>
        </w:rPr>
        <w:t>9</w:t>
      </w:r>
      <w:r w:rsidRPr="00520C94">
        <w:t>(12)</w:t>
      </w:r>
      <w:r w:rsidRPr="00520C94">
        <w:rPr>
          <w:b/>
        </w:rPr>
        <w:t>,</w:t>
      </w:r>
      <w:r w:rsidRPr="00520C94">
        <w:t xml:space="preserve"> e42301. </w:t>
      </w:r>
      <w:hyperlink r:id="rId11" w:history="1">
        <w:r w:rsidRPr="00520C94">
          <w:rPr>
            <w:rStyle w:val="Hyperlink"/>
          </w:rPr>
          <w:t>https://doi.org/10.2196/42301</w:t>
        </w:r>
      </w:hyperlink>
      <w:r w:rsidRPr="00520C94">
        <w:t>.</w:t>
      </w:r>
    </w:p>
    <w:p w14:paraId="19F2975E" w14:textId="0364DE6E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Naslund JA, Marsch LA, McHugo GJ and Bartels SJ</w:t>
      </w:r>
      <w:r w:rsidRPr="00520C94">
        <w:t xml:space="preserve"> (2015) Emerging mHealth and eHealth interventions for serious mental illness: a review of the literature. </w:t>
      </w:r>
      <w:r w:rsidRPr="00520C94">
        <w:rPr>
          <w:i/>
        </w:rPr>
        <w:t>J Ment Health</w:t>
      </w:r>
      <w:r w:rsidRPr="00520C94">
        <w:t xml:space="preserve"> </w:t>
      </w:r>
      <w:r w:rsidRPr="00520C94">
        <w:rPr>
          <w:b/>
        </w:rPr>
        <w:t>24</w:t>
      </w:r>
      <w:r w:rsidRPr="00520C94">
        <w:t>(5)</w:t>
      </w:r>
      <w:r w:rsidRPr="00520C94">
        <w:rPr>
          <w:b/>
        </w:rPr>
        <w:t>,</w:t>
      </w:r>
      <w:r w:rsidRPr="00520C94">
        <w:t xml:space="preserve"> 321-332. </w:t>
      </w:r>
      <w:hyperlink r:id="rId12" w:history="1">
        <w:r w:rsidRPr="00520C94">
          <w:rPr>
            <w:rStyle w:val="Hyperlink"/>
          </w:rPr>
          <w:t>https://doi.org/10.3109/09638237.2015.1019054</w:t>
        </w:r>
      </w:hyperlink>
      <w:r w:rsidRPr="00520C94">
        <w:t>.</w:t>
      </w:r>
    </w:p>
    <w:p w14:paraId="64D72462" w14:textId="0FAF15CA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Sakamoto JL, Carandang RR, Kharel M, Shibanuma A, Yarotskaya E, Basargina M and Jimba M</w:t>
      </w:r>
      <w:r w:rsidRPr="00520C94">
        <w:t xml:space="preserve"> (2022) Effects of mHealth on the psychosocial health of pregnant women and mothers: a systematic review. </w:t>
      </w:r>
      <w:r w:rsidRPr="00520C94">
        <w:rPr>
          <w:i/>
        </w:rPr>
        <w:t>BMJ Open</w:t>
      </w:r>
      <w:r w:rsidRPr="00520C94">
        <w:t xml:space="preserve"> </w:t>
      </w:r>
      <w:r w:rsidRPr="00520C94">
        <w:rPr>
          <w:b/>
        </w:rPr>
        <w:t>12</w:t>
      </w:r>
      <w:r w:rsidRPr="00520C94">
        <w:t xml:space="preserve">(2). </w:t>
      </w:r>
      <w:hyperlink r:id="rId13" w:history="1">
        <w:r w:rsidRPr="00520C94">
          <w:rPr>
            <w:rStyle w:val="Hyperlink"/>
          </w:rPr>
          <w:t>https://doi.org/https://doi.org/10.1136/bmjopen-2021-056807</w:t>
        </w:r>
      </w:hyperlink>
      <w:r w:rsidRPr="00520C94">
        <w:t>.</w:t>
      </w:r>
    </w:p>
    <w:p w14:paraId="3F824BBB" w14:textId="1BAB1DCD" w:rsidR="00520C94" w:rsidRPr="00520C94" w:rsidRDefault="00520C94" w:rsidP="00285954">
      <w:pPr>
        <w:pStyle w:val="EndNoteBibliography"/>
        <w:framePr w:wrap="around"/>
        <w:bidi w:val="0"/>
        <w:spacing w:after="0"/>
        <w:ind w:left="720" w:hanging="720"/>
        <w:jc w:val="left"/>
      </w:pPr>
      <w:r w:rsidRPr="00520C94">
        <w:rPr>
          <w:b/>
        </w:rPr>
        <w:t>Seppälä J, De Vita I, Jämsä T, Miettunen J, Isohanni M, Rubinstein K, Feldman Y, Grasa E, Corripio I, Berdun J, D'Amico E and Bulgheroni M</w:t>
      </w:r>
      <w:r w:rsidRPr="00520C94">
        <w:t xml:space="preserve"> (2019) Mobile Phone and Wearable Sensor-Based mHealth Approaches for Psychiatric Disorders and Symptoms: Systematic Review. </w:t>
      </w:r>
      <w:r w:rsidRPr="00520C94">
        <w:rPr>
          <w:i/>
        </w:rPr>
        <w:t>JMIR Ment Health</w:t>
      </w:r>
      <w:r w:rsidRPr="00520C94">
        <w:t xml:space="preserve"> </w:t>
      </w:r>
      <w:r w:rsidRPr="00520C94">
        <w:rPr>
          <w:b/>
        </w:rPr>
        <w:t>6</w:t>
      </w:r>
      <w:r w:rsidRPr="00520C94">
        <w:t>(2)</w:t>
      </w:r>
      <w:r w:rsidRPr="00520C94">
        <w:rPr>
          <w:b/>
        </w:rPr>
        <w:t>,</w:t>
      </w:r>
      <w:r w:rsidRPr="00520C94">
        <w:t xml:space="preserve"> e9819. </w:t>
      </w:r>
      <w:hyperlink r:id="rId14" w:history="1">
        <w:r w:rsidRPr="00520C94">
          <w:rPr>
            <w:rStyle w:val="Hyperlink"/>
          </w:rPr>
          <w:t>https://doi.org/10.2196/mental.9819</w:t>
        </w:r>
      </w:hyperlink>
      <w:r w:rsidRPr="00520C94">
        <w:t>.</w:t>
      </w:r>
    </w:p>
    <w:p w14:paraId="4BFA5DBF" w14:textId="4EA701BA" w:rsidR="00520C94" w:rsidRPr="00520C94" w:rsidRDefault="00520C94" w:rsidP="00285954">
      <w:pPr>
        <w:pStyle w:val="EndNoteBibliography"/>
        <w:framePr w:wrap="around"/>
        <w:bidi w:val="0"/>
        <w:ind w:left="720" w:hanging="720"/>
        <w:jc w:val="left"/>
      </w:pPr>
      <w:r w:rsidRPr="00520C94">
        <w:rPr>
          <w:b/>
        </w:rPr>
        <w:t>Zhou C, Hu H, Wang C, Zhu Z, Feng G, Xue J and Yang Z</w:t>
      </w:r>
      <w:r w:rsidRPr="00520C94">
        <w:t xml:space="preserve"> (2022) The effectiveness of mHealth interventions on postpartum depression: A systematic review and meta-analysis. </w:t>
      </w:r>
      <w:r w:rsidRPr="00520C94">
        <w:rPr>
          <w:i/>
        </w:rPr>
        <w:t>J Telemed Telecare</w:t>
      </w:r>
      <w:r w:rsidRPr="00520C94">
        <w:t xml:space="preserve"> </w:t>
      </w:r>
      <w:r w:rsidRPr="00520C94">
        <w:rPr>
          <w:b/>
        </w:rPr>
        <w:t>28</w:t>
      </w:r>
      <w:r w:rsidRPr="00520C94">
        <w:t>(2)</w:t>
      </w:r>
      <w:r w:rsidRPr="00520C94">
        <w:rPr>
          <w:b/>
        </w:rPr>
        <w:t>,</w:t>
      </w:r>
      <w:r w:rsidRPr="00520C94">
        <w:t xml:space="preserve"> 83-95. </w:t>
      </w:r>
      <w:hyperlink r:id="rId15" w:history="1">
        <w:r w:rsidRPr="00520C94">
          <w:rPr>
            <w:rStyle w:val="Hyperlink"/>
          </w:rPr>
          <w:t>https://doi.org/10.1177/1357633x20917816</w:t>
        </w:r>
      </w:hyperlink>
      <w:r w:rsidRPr="00520C94">
        <w:t>.</w:t>
      </w:r>
    </w:p>
    <w:p w14:paraId="46129CBD" w14:textId="0FEE81E8" w:rsidR="005D098A" w:rsidRPr="005D098A" w:rsidRDefault="005D098A" w:rsidP="00520C94">
      <w:pPr>
        <w:bidi w:val="0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fldChar w:fldCharType="end"/>
      </w:r>
    </w:p>
    <w:sectPr w:rsidR="005D098A" w:rsidRPr="005D098A" w:rsidSect="001C1319">
      <w:pgSz w:w="23811" w:h="16838" w:orient="landscape" w:code="8"/>
      <w:pgMar w:top="720" w:right="720" w:bottom="720" w:left="72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0943EB"/>
    <w:multiLevelType w:val="multilevel"/>
    <w:tmpl w:val="BCDA66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1B106C2"/>
    <w:multiLevelType w:val="multilevel"/>
    <w:tmpl w:val="E084C0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ADC50CE"/>
    <w:multiLevelType w:val="multilevel"/>
    <w:tmpl w:val="4CB8C0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4E1165D"/>
    <w:multiLevelType w:val="multilevel"/>
    <w:tmpl w:val="5F5E0B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760759351">
    <w:abstractNumId w:val="2"/>
  </w:num>
  <w:num w:numId="2" w16cid:durableId="1212038941">
    <w:abstractNumId w:val="1"/>
  </w:num>
  <w:num w:numId="3" w16cid:durableId="193618954">
    <w:abstractNumId w:val="0"/>
  </w:num>
  <w:num w:numId="4" w16cid:durableId="188324743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mbridge University Press Style 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afwatawafv9nexxzzpevsawvz905rps9pv&quot;&gt;references&lt;record-ids&gt;&lt;item&gt;16&lt;/item&gt;&lt;item&gt;18&lt;/item&gt;&lt;item&gt;38&lt;/item&gt;&lt;item&gt;199&lt;/item&gt;&lt;item&gt;643&lt;/item&gt;&lt;item&gt;677&lt;/item&gt;&lt;item&gt;829&lt;/item&gt;&lt;item&gt;1183&lt;/item&gt;&lt;item&gt;1615&lt;/item&gt;&lt;item&gt;2944&lt;/item&gt;&lt;/record-ids&gt;&lt;/item&gt;&lt;/Libraries&gt;"/>
  </w:docVars>
  <w:rsids>
    <w:rsidRoot w:val="009728A8"/>
    <w:rsid w:val="00022544"/>
    <w:rsid w:val="00035EC3"/>
    <w:rsid w:val="000544A0"/>
    <w:rsid w:val="000568BC"/>
    <w:rsid w:val="000846FD"/>
    <w:rsid w:val="00092069"/>
    <w:rsid w:val="000B3409"/>
    <w:rsid w:val="000C356A"/>
    <w:rsid w:val="000D732F"/>
    <w:rsid w:val="001040E2"/>
    <w:rsid w:val="00111DE4"/>
    <w:rsid w:val="0011564A"/>
    <w:rsid w:val="001206CA"/>
    <w:rsid w:val="0014447C"/>
    <w:rsid w:val="001820CA"/>
    <w:rsid w:val="00184194"/>
    <w:rsid w:val="00190EC5"/>
    <w:rsid w:val="001B55F0"/>
    <w:rsid w:val="001C1319"/>
    <w:rsid w:val="001C5721"/>
    <w:rsid w:val="001F2D65"/>
    <w:rsid w:val="0021344D"/>
    <w:rsid w:val="00226BB9"/>
    <w:rsid w:val="00230ED3"/>
    <w:rsid w:val="0028359A"/>
    <w:rsid w:val="00285954"/>
    <w:rsid w:val="002C4A33"/>
    <w:rsid w:val="002E5806"/>
    <w:rsid w:val="00312C24"/>
    <w:rsid w:val="00341D30"/>
    <w:rsid w:val="00360957"/>
    <w:rsid w:val="00381B27"/>
    <w:rsid w:val="003A0224"/>
    <w:rsid w:val="003D4A62"/>
    <w:rsid w:val="00407278"/>
    <w:rsid w:val="0043775C"/>
    <w:rsid w:val="00441937"/>
    <w:rsid w:val="00450AF4"/>
    <w:rsid w:val="0047465B"/>
    <w:rsid w:val="004809C4"/>
    <w:rsid w:val="004B18A2"/>
    <w:rsid w:val="004D770B"/>
    <w:rsid w:val="00516D95"/>
    <w:rsid w:val="00517CC9"/>
    <w:rsid w:val="00520C94"/>
    <w:rsid w:val="005226A1"/>
    <w:rsid w:val="005A1CE2"/>
    <w:rsid w:val="005A4C4E"/>
    <w:rsid w:val="005B4A4A"/>
    <w:rsid w:val="005B65DB"/>
    <w:rsid w:val="005D0294"/>
    <w:rsid w:val="005D098A"/>
    <w:rsid w:val="005F339D"/>
    <w:rsid w:val="00610186"/>
    <w:rsid w:val="00610C09"/>
    <w:rsid w:val="006310AB"/>
    <w:rsid w:val="006652B6"/>
    <w:rsid w:val="006812DC"/>
    <w:rsid w:val="006A3447"/>
    <w:rsid w:val="006C1E43"/>
    <w:rsid w:val="006D3C0F"/>
    <w:rsid w:val="006E4445"/>
    <w:rsid w:val="006E6B9E"/>
    <w:rsid w:val="00743187"/>
    <w:rsid w:val="007452D1"/>
    <w:rsid w:val="00757535"/>
    <w:rsid w:val="007A35FE"/>
    <w:rsid w:val="007A48ED"/>
    <w:rsid w:val="007C0903"/>
    <w:rsid w:val="007E3375"/>
    <w:rsid w:val="00804DB6"/>
    <w:rsid w:val="008131D8"/>
    <w:rsid w:val="00852E43"/>
    <w:rsid w:val="00871337"/>
    <w:rsid w:val="00883DDE"/>
    <w:rsid w:val="008A5E75"/>
    <w:rsid w:val="008B16EF"/>
    <w:rsid w:val="008B353E"/>
    <w:rsid w:val="008B4C7A"/>
    <w:rsid w:val="008D5B43"/>
    <w:rsid w:val="00912636"/>
    <w:rsid w:val="0095463F"/>
    <w:rsid w:val="009728A8"/>
    <w:rsid w:val="009A7758"/>
    <w:rsid w:val="009E4F5E"/>
    <w:rsid w:val="00A600A3"/>
    <w:rsid w:val="00A64B78"/>
    <w:rsid w:val="00A86BE5"/>
    <w:rsid w:val="00A91A1C"/>
    <w:rsid w:val="00AA7026"/>
    <w:rsid w:val="00AE53C4"/>
    <w:rsid w:val="00AE58EB"/>
    <w:rsid w:val="00B21ED8"/>
    <w:rsid w:val="00B2601D"/>
    <w:rsid w:val="00B34CDD"/>
    <w:rsid w:val="00B3711C"/>
    <w:rsid w:val="00B42BB1"/>
    <w:rsid w:val="00B61FDF"/>
    <w:rsid w:val="00BF07F0"/>
    <w:rsid w:val="00C4352F"/>
    <w:rsid w:val="00C660EB"/>
    <w:rsid w:val="00CC016C"/>
    <w:rsid w:val="00CC3C4E"/>
    <w:rsid w:val="00CD1819"/>
    <w:rsid w:val="00CD419D"/>
    <w:rsid w:val="00D000AA"/>
    <w:rsid w:val="00D53627"/>
    <w:rsid w:val="00D86510"/>
    <w:rsid w:val="00DD4964"/>
    <w:rsid w:val="00DF0173"/>
    <w:rsid w:val="00E152EC"/>
    <w:rsid w:val="00E35804"/>
    <w:rsid w:val="00E57F98"/>
    <w:rsid w:val="00E7739B"/>
    <w:rsid w:val="00EA4702"/>
    <w:rsid w:val="00EA7B1F"/>
    <w:rsid w:val="00EB159B"/>
    <w:rsid w:val="00EF6DE5"/>
    <w:rsid w:val="00F27AF2"/>
    <w:rsid w:val="00F37288"/>
    <w:rsid w:val="00F578E7"/>
    <w:rsid w:val="00F67A2A"/>
    <w:rsid w:val="00FA4E22"/>
    <w:rsid w:val="00FD379A"/>
    <w:rsid w:val="00FF44ED"/>
    <w:rsid w:val="00FF62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3323E9"/>
  <w15:chartTrackingRefBased/>
  <w15:docId w15:val="{86327507-7FC2-43FB-806A-32F2CDF23F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fa-IR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1">
    <w:name w:val="Plain Table 1"/>
    <w:basedOn w:val="TableNormal"/>
    <w:uiPriority w:val="41"/>
    <w:rsid w:val="00883DD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E57F98"/>
    <w:pPr>
      <w:framePr w:hSpace="180" w:wrap="around" w:vAnchor="text" w:hAnchor="text" w:y="1"/>
      <w:spacing w:after="0"/>
      <w:suppressOverlap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7F9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57F98"/>
    <w:pPr>
      <w:framePr w:hSpace="180" w:wrap="around" w:vAnchor="text" w:hAnchor="text" w:y="1"/>
      <w:spacing w:line="240" w:lineRule="auto"/>
      <w:suppressOverlap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57F98"/>
    <w:rPr>
      <w:rFonts w:ascii="Calibri" w:hAnsi="Calibri" w:cs="Calibri"/>
      <w:noProof/>
    </w:rPr>
  </w:style>
  <w:style w:type="character" w:styleId="Strong">
    <w:name w:val="Strong"/>
    <w:basedOn w:val="DefaultParagraphFont"/>
    <w:uiPriority w:val="22"/>
    <w:qFormat/>
    <w:rsid w:val="000C356A"/>
    <w:rPr>
      <w:b/>
      <w:bCs/>
    </w:rPr>
  </w:style>
  <w:style w:type="paragraph" w:styleId="NormalWeb">
    <w:name w:val="Normal (Web)"/>
    <w:basedOn w:val="Normal"/>
    <w:uiPriority w:val="99"/>
    <w:unhideWhenUsed/>
    <w:rsid w:val="00E152EC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092069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A0224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5D098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67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31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12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8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7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6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390/ijerph17207679" TargetMode="External"/><Relationship Id="rId13" Type="http://schemas.openxmlformats.org/officeDocument/2006/relationships/hyperlink" Target="https://doi.org/https://doi.org/10.1136/bmjopen-2021-056807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2196/25140" TargetMode="External"/><Relationship Id="rId12" Type="http://schemas.openxmlformats.org/officeDocument/2006/relationships/hyperlink" Target="https://doi.org/10.3109/09638237.2015.1019054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https://doi.org/10.2196/jmir.5066" TargetMode="External"/><Relationship Id="rId11" Type="http://schemas.openxmlformats.org/officeDocument/2006/relationships/hyperlink" Target="https://doi.org/10.2196/42301" TargetMode="External"/><Relationship Id="rId5" Type="http://schemas.openxmlformats.org/officeDocument/2006/relationships/hyperlink" Target="https://doi.org/10.3390/ijerph17041295" TargetMode="External"/><Relationship Id="rId15" Type="http://schemas.openxmlformats.org/officeDocument/2006/relationships/hyperlink" Target="https://doi.org/10.1177/1357633x20917816" TargetMode="External"/><Relationship Id="rId10" Type="http://schemas.openxmlformats.org/officeDocument/2006/relationships/hyperlink" Target="https://doi.org/10.21037/mhealth.2017.07.0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7/s00737-021-01138-z" TargetMode="External"/><Relationship Id="rId14" Type="http://schemas.openxmlformats.org/officeDocument/2006/relationships/hyperlink" Target="https://doi.org/10.2196/mental.98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2</TotalTime>
  <Pages>1</Pages>
  <Words>2235</Words>
  <Characters>12743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sen khosravi</dc:creator>
  <cp:keywords/>
  <dc:description/>
  <cp:lastModifiedBy>mohsen khosravi</cp:lastModifiedBy>
  <cp:revision>362</cp:revision>
  <dcterms:created xsi:type="dcterms:W3CDTF">2023-07-19T19:00:00Z</dcterms:created>
  <dcterms:modified xsi:type="dcterms:W3CDTF">2024-02-28T09:13:00Z</dcterms:modified>
</cp:coreProperties>
</file>